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AC601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AC601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AC6011"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5027D" w:rsidRDefault="00AC6011" w:rsidP="00A5027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Pr="00B15B60" w:rsidRDefault="00A5027D" w:rsidP="00A5027D">
      <w:pPr>
        <w:spacing w:after="0" w:line="480" w:lineRule="auto"/>
        <w:ind w:left="2160" w:firstLine="720"/>
        <w:rPr>
          <w:rFonts w:ascii="Times New Roman" w:hAnsi="Times New Roman" w:cs="Times New Roman"/>
          <w:sz w:val="24"/>
          <w:szCs w:val="24"/>
        </w:rPr>
      </w:pPr>
      <w:r w:rsidRPr="00B15B60">
        <w:rPr>
          <w:rFonts w:ascii="Times New Roman" w:hAnsi="Times New Roman" w:cs="Times New Roman"/>
          <w:sz w:val="24"/>
          <w:szCs w:val="24"/>
        </w:rPr>
        <w:t>Annotations-Kids and Smartphones</w:t>
      </w:r>
    </w:p>
    <w:p w:rsidR="008C06B1" w:rsidRPr="008C06B1" w:rsidRDefault="008C06B1" w:rsidP="008C06B1">
      <w:pPr>
        <w:pStyle w:val="Bibliography"/>
        <w:rPr>
          <w:rFonts w:ascii="Times New Roman" w:hAnsi="Times New Roman" w:cs="Times New Roman"/>
          <w:sz w:val="24"/>
        </w:rPr>
      </w:pPr>
      <w:proofErr w:type="spellStart"/>
      <w:r w:rsidRPr="008C06B1">
        <w:rPr>
          <w:rFonts w:ascii="Times New Roman" w:hAnsi="Times New Roman" w:cs="Times New Roman"/>
          <w:sz w:val="24"/>
          <w:szCs w:val="24"/>
        </w:rPr>
        <w:t>Haid</w:t>
      </w:r>
      <w:proofErr w:type="spellEnd"/>
      <w:r>
        <w:t>, “</w:t>
      </w:r>
      <w:r>
        <w:fldChar w:fldCharType="begin"/>
      </w:r>
      <w:r>
        <w:instrText xml:space="preserve"> ADDIN ZOTERO_BIBL {"uncited":[],"omitted":[],"custom":[]} CSL_BIBLIOGRAPHY </w:instrText>
      </w:r>
      <w:r>
        <w:fldChar w:fldCharType="separate"/>
      </w:r>
      <w:r w:rsidRPr="008C06B1">
        <w:rPr>
          <w:rFonts w:ascii="Times New Roman" w:hAnsi="Times New Roman" w:cs="Times New Roman"/>
          <w:i/>
          <w:iCs/>
          <w:sz w:val="24"/>
        </w:rPr>
        <w:t>We Need to Talk About Kids and Smartphones</w:t>
      </w:r>
      <w:r>
        <w:rPr>
          <w:rFonts w:ascii="Times New Roman" w:hAnsi="Times New Roman" w:cs="Times New Roman"/>
          <w:i/>
          <w:iCs/>
          <w:sz w:val="24"/>
        </w:rPr>
        <w:t>"</w:t>
      </w:r>
      <w:r w:rsidRPr="008C06B1">
        <w:rPr>
          <w:rFonts w:ascii="Times New Roman" w:hAnsi="Times New Roman" w:cs="Times New Roman"/>
          <w:i/>
          <w:iCs/>
          <w:sz w:val="24"/>
        </w:rPr>
        <w:t xml:space="preserve"> | </w:t>
      </w:r>
      <w:bookmarkStart w:id="0" w:name="_GoBack"/>
      <w:bookmarkEnd w:id="0"/>
      <w:r w:rsidRPr="008C06B1">
        <w:rPr>
          <w:rFonts w:ascii="Times New Roman" w:hAnsi="Times New Roman" w:cs="Times New Roman"/>
          <w:i/>
          <w:iCs/>
          <w:sz w:val="24"/>
        </w:rPr>
        <w:t>Time</w:t>
      </w:r>
      <w:r w:rsidRPr="008C06B1">
        <w:rPr>
          <w:rFonts w:ascii="Times New Roman" w:hAnsi="Times New Roman" w:cs="Times New Roman"/>
          <w:sz w:val="24"/>
        </w:rPr>
        <w:t>. http://time.com/4974863/kids-smartphones-depression/. Accessed 12 Mar. 2019.</w:t>
      </w:r>
    </w:p>
    <w:p w:rsidR="00FF7223" w:rsidRDefault="008C06B1" w:rsidP="008C06B1">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FF7223">
        <w:rPr>
          <w:rFonts w:ascii="Times New Roman" w:hAnsi="Times New Roman" w:cs="Times New Roman"/>
          <w:b/>
          <w:sz w:val="24"/>
          <w:szCs w:val="24"/>
        </w:rPr>
        <w:tab/>
      </w:r>
      <w:r w:rsidR="00FF7223">
        <w:rPr>
          <w:rFonts w:ascii="Times New Roman" w:hAnsi="Times New Roman" w:cs="Times New Roman"/>
          <w:sz w:val="24"/>
          <w:szCs w:val="24"/>
        </w:rPr>
        <w:t>The author critically highlights the adverse impacts of the pervasive usage of mobile phones in the youth. Primarily, the youth gets affected by receiving severe mental health issues as inferiority complex, mental disorders and the</w:t>
      </w:r>
      <w:r w:rsidR="00A16730">
        <w:rPr>
          <w:rFonts w:ascii="Times New Roman" w:hAnsi="Times New Roman" w:cs="Times New Roman"/>
          <w:sz w:val="24"/>
          <w:szCs w:val="24"/>
        </w:rPr>
        <w:t xml:space="preserve"> </w:t>
      </w:r>
      <w:r w:rsidR="00A676A1">
        <w:rPr>
          <w:rFonts w:ascii="Times New Roman" w:hAnsi="Times New Roman" w:cs="Times New Roman"/>
          <w:sz w:val="24"/>
          <w:szCs w:val="24"/>
        </w:rPr>
        <w:t>depression.</w:t>
      </w:r>
      <w:r w:rsidR="00423174">
        <w:rPr>
          <w:rFonts w:ascii="Times New Roman" w:hAnsi="Times New Roman" w:cs="Times New Roman"/>
          <w:sz w:val="24"/>
          <w:szCs w:val="24"/>
        </w:rPr>
        <w:t xml:space="preserve"> Nina Langton was a happy girl who never ever deemed of committing suicide in her life. However, she became depressed because of </w:t>
      </w:r>
      <w:r w:rsidR="00017DA7">
        <w:rPr>
          <w:rFonts w:ascii="Times New Roman" w:hAnsi="Times New Roman" w:cs="Times New Roman"/>
          <w:sz w:val="24"/>
          <w:szCs w:val="24"/>
        </w:rPr>
        <w:t xml:space="preserve">the pop culture and </w:t>
      </w:r>
      <w:r w:rsidR="00DA4278">
        <w:rPr>
          <w:rFonts w:ascii="Times New Roman" w:hAnsi="Times New Roman" w:cs="Times New Roman"/>
          <w:sz w:val="24"/>
          <w:szCs w:val="24"/>
        </w:rPr>
        <w:t>suffering from inferiority complex after v</w:t>
      </w:r>
      <w:r w:rsidR="00017DA7">
        <w:rPr>
          <w:rFonts w:ascii="Times New Roman" w:hAnsi="Times New Roman" w:cs="Times New Roman"/>
          <w:sz w:val="24"/>
          <w:szCs w:val="24"/>
        </w:rPr>
        <w:t xml:space="preserve">iewing the models on </w:t>
      </w:r>
      <w:proofErr w:type="spellStart"/>
      <w:r w:rsidR="00017DA7">
        <w:rPr>
          <w:rFonts w:ascii="Times New Roman" w:hAnsi="Times New Roman" w:cs="Times New Roman"/>
          <w:sz w:val="24"/>
          <w:szCs w:val="24"/>
        </w:rPr>
        <w:t>Instagram</w:t>
      </w:r>
      <w:proofErr w:type="spellEnd"/>
      <w:r w:rsidR="00017DA7">
        <w:rPr>
          <w:rFonts w:ascii="Times New Roman" w:hAnsi="Times New Roman" w:cs="Times New Roman"/>
          <w:sz w:val="24"/>
          <w:szCs w:val="24"/>
        </w:rPr>
        <w:t xml:space="preserve">. The author advances to manifest the psychological disorders suffered by youth by the pervasive use of the mobile phone coupled with the social media. The chief purpose of the author is supplemented with the empirical instances. Approximately 60% of teenagers in </w:t>
      </w:r>
      <w:r w:rsidR="005A307B">
        <w:rPr>
          <w:rFonts w:ascii="Times New Roman" w:hAnsi="Times New Roman" w:cs="Times New Roman"/>
          <w:sz w:val="24"/>
          <w:szCs w:val="24"/>
        </w:rPr>
        <w:t>the United States suffered from</w:t>
      </w:r>
      <w:r w:rsidR="005233CD">
        <w:rPr>
          <w:rFonts w:ascii="Times New Roman" w:hAnsi="Times New Roman" w:cs="Times New Roman"/>
          <w:sz w:val="24"/>
          <w:szCs w:val="24"/>
        </w:rPr>
        <w:t xml:space="preserve"> the menace of depression between 2010 and 2016. Moreover, the author proceeds to address the challenge by offering five tips to authorize the usage of mobile phone in the youth. </w:t>
      </w:r>
      <w:r w:rsidR="00B015D7">
        <w:rPr>
          <w:rFonts w:ascii="Times New Roman" w:hAnsi="Times New Roman" w:cs="Times New Roman"/>
          <w:sz w:val="24"/>
          <w:szCs w:val="24"/>
        </w:rPr>
        <w:t>The stories shared by parents are discussed in the article which reflect that they considered the mobile phone a fundamental necessity for their children. Such critical are the manifestations of the utilization of mobile underpinned in the article.</w:t>
      </w:r>
    </w:p>
    <w:p w:rsidR="0058424C" w:rsidRDefault="00B015D7" w:rsidP="00A502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2536A">
        <w:rPr>
          <w:rFonts w:ascii="Times New Roman" w:hAnsi="Times New Roman" w:cs="Times New Roman"/>
          <w:sz w:val="24"/>
          <w:szCs w:val="24"/>
        </w:rPr>
        <w:t>The theme and the ideas of the article, irrefutably, resonate with me. Personally, I devote significant amount of time to use mobile phone daily.</w:t>
      </w:r>
      <w:r w:rsidR="00DD3051">
        <w:rPr>
          <w:rFonts w:ascii="Times New Roman" w:hAnsi="Times New Roman" w:cs="Times New Roman"/>
          <w:sz w:val="24"/>
          <w:szCs w:val="24"/>
        </w:rPr>
        <w:t xml:space="preserve"> May it</w:t>
      </w:r>
      <w:r w:rsidR="00E07884">
        <w:rPr>
          <w:rFonts w:ascii="Times New Roman" w:hAnsi="Times New Roman" w:cs="Times New Roman"/>
          <w:sz w:val="24"/>
          <w:szCs w:val="24"/>
        </w:rPr>
        <w:t xml:space="preserve"> be swiping on the screen while viewing Facebook or searching for top models in</w:t>
      </w:r>
      <w:r w:rsidR="00737472">
        <w:rPr>
          <w:rFonts w:ascii="Times New Roman" w:hAnsi="Times New Roman" w:cs="Times New Roman"/>
          <w:sz w:val="24"/>
          <w:szCs w:val="24"/>
        </w:rPr>
        <w:t xml:space="preserve"> </w:t>
      </w:r>
      <w:proofErr w:type="spellStart"/>
      <w:r w:rsidR="00047386">
        <w:rPr>
          <w:rFonts w:ascii="Times New Roman" w:hAnsi="Times New Roman" w:cs="Times New Roman"/>
          <w:sz w:val="24"/>
          <w:szCs w:val="24"/>
        </w:rPr>
        <w:t>Instagram</w:t>
      </w:r>
      <w:proofErr w:type="spellEnd"/>
      <w:r w:rsidR="008D7592">
        <w:rPr>
          <w:rFonts w:ascii="Times New Roman" w:hAnsi="Times New Roman" w:cs="Times New Roman"/>
          <w:sz w:val="24"/>
          <w:szCs w:val="24"/>
        </w:rPr>
        <w:t xml:space="preserve">, I am habitual of using mobile </w:t>
      </w:r>
      <w:r w:rsidR="008D7592">
        <w:rPr>
          <w:rFonts w:ascii="Times New Roman" w:hAnsi="Times New Roman" w:cs="Times New Roman"/>
          <w:sz w:val="24"/>
          <w:szCs w:val="24"/>
        </w:rPr>
        <w:lastRenderedPageBreak/>
        <w:t>phone. The author indicates a wide range of psychological concerns as depressi</w:t>
      </w:r>
      <w:r w:rsidR="00E956CD">
        <w:rPr>
          <w:rFonts w:ascii="Times New Roman" w:hAnsi="Times New Roman" w:cs="Times New Roman"/>
          <w:sz w:val="24"/>
          <w:szCs w:val="24"/>
        </w:rPr>
        <w:t xml:space="preserve">on as the youth is more responsive to the popular trends and looking for harmful content in their mobile phones. Their brain is adamant to adhere to potentially respond to these elements which is not the case with adults. I believe, fortunately, I have never felt the need to be suppressed by the influence of a complex or a strange feeling. Meanwhile, I cannot deny that the mobile phone causes me to stay awake </w:t>
      </w:r>
      <w:r w:rsidR="00D045A3">
        <w:rPr>
          <w:rFonts w:ascii="Times New Roman" w:hAnsi="Times New Roman" w:cs="Times New Roman"/>
          <w:sz w:val="24"/>
          <w:szCs w:val="24"/>
        </w:rPr>
        <w:t>late till night</w:t>
      </w:r>
      <w:r w:rsidR="00FC63A3">
        <w:rPr>
          <w:rFonts w:ascii="Times New Roman" w:hAnsi="Times New Roman" w:cs="Times New Roman"/>
          <w:sz w:val="24"/>
          <w:szCs w:val="24"/>
        </w:rPr>
        <w:t xml:space="preserve">. I am hesitant to relate it with the detrimental implications mentioned in the article by the author. Nevertheless, the article encouraged me to have a strict check on the time I </w:t>
      </w:r>
      <w:r w:rsidR="00D85C61">
        <w:rPr>
          <w:rFonts w:ascii="Times New Roman" w:hAnsi="Times New Roman" w:cs="Times New Roman"/>
          <w:sz w:val="24"/>
          <w:szCs w:val="24"/>
        </w:rPr>
        <w:t>devote to use the mobile phone.</w:t>
      </w:r>
      <w:r w:rsidR="0058424C">
        <w:rPr>
          <w:rFonts w:ascii="Times New Roman" w:hAnsi="Times New Roman" w:cs="Times New Roman"/>
          <w:sz w:val="24"/>
          <w:szCs w:val="24"/>
        </w:rPr>
        <w:t xml:space="preserve"> It will be a challenging task but the provided instances urge me to ponder upon the use of the mobile phone.</w:t>
      </w:r>
    </w:p>
    <w:p w:rsidR="008C06B1" w:rsidRDefault="0058424C" w:rsidP="008C06B1">
      <w:pPr>
        <w:spacing w:after="0" w:line="480" w:lineRule="auto"/>
      </w:pPr>
      <w:r>
        <w:rPr>
          <w:rFonts w:ascii="Times New Roman" w:hAnsi="Times New Roman" w:cs="Times New Roman"/>
          <w:sz w:val="24"/>
          <w:szCs w:val="24"/>
        </w:rPr>
        <w:tab/>
      </w:r>
      <w:r w:rsidR="00BD6869">
        <w:rPr>
          <w:rFonts w:ascii="Times New Roman" w:hAnsi="Times New Roman" w:cs="Times New Roman"/>
          <w:sz w:val="24"/>
          <w:szCs w:val="24"/>
        </w:rPr>
        <w:t>Moving for</w:t>
      </w:r>
      <w:r w:rsidR="005C2230">
        <w:rPr>
          <w:rFonts w:ascii="Times New Roman" w:hAnsi="Times New Roman" w:cs="Times New Roman"/>
          <w:sz w:val="24"/>
          <w:szCs w:val="24"/>
        </w:rPr>
        <w:t>w</w:t>
      </w:r>
      <w:r>
        <w:rPr>
          <w:rFonts w:ascii="Times New Roman" w:hAnsi="Times New Roman" w:cs="Times New Roman"/>
          <w:sz w:val="24"/>
          <w:szCs w:val="24"/>
        </w:rPr>
        <w:t xml:space="preserve">ard, this source serves as a cornerstone to extend </w:t>
      </w:r>
      <w:r w:rsidR="00670594">
        <w:rPr>
          <w:rFonts w:ascii="Times New Roman" w:hAnsi="Times New Roman" w:cs="Times New Roman"/>
          <w:sz w:val="24"/>
          <w:szCs w:val="24"/>
        </w:rPr>
        <w:t>the research from here.</w:t>
      </w:r>
      <w:r w:rsidR="00502CB9">
        <w:rPr>
          <w:rFonts w:ascii="Times New Roman" w:hAnsi="Times New Roman" w:cs="Times New Roman"/>
          <w:sz w:val="24"/>
          <w:szCs w:val="24"/>
        </w:rPr>
        <w:t xml:space="preserve"> The instances mentioned in the source are the fundam</w:t>
      </w:r>
      <w:r w:rsidR="000101D6">
        <w:rPr>
          <w:rFonts w:ascii="Times New Roman" w:hAnsi="Times New Roman" w:cs="Times New Roman"/>
          <w:sz w:val="24"/>
          <w:szCs w:val="24"/>
        </w:rPr>
        <w:t>ental elements</w:t>
      </w:r>
      <w:r w:rsidR="000048AB">
        <w:rPr>
          <w:rFonts w:ascii="Times New Roman" w:hAnsi="Times New Roman" w:cs="Times New Roman"/>
          <w:sz w:val="24"/>
          <w:szCs w:val="24"/>
        </w:rPr>
        <w:t xml:space="preserve"> which highlight the adverse consequences of mobile phones in the contemporary age. In addition, the research studies and expert opinions have also been mentioned to ass</w:t>
      </w:r>
      <w:r w:rsidR="00F61C94">
        <w:rPr>
          <w:rFonts w:ascii="Times New Roman" w:hAnsi="Times New Roman" w:cs="Times New Roman"/>
          <w:sz w:val="24"/>
          <w:szCs w:val="24"/>
        </w:rPr>
        <w:t>ert significance on the matter.</w:t>
      </w:r>
      <w:r w:rsidR="00270BCB">
        <w:rPr>
          <w:rFonts w:ascii="Times New Roman" w:hAnsi="Times New Roman" w:cs="Times New Roman"/>
          <w:sz w:val="24"/>
          <w:szCs w:val="24"/>
        </w:rPr>
        <w:t xml:space="preserve"> When used in an essay, the source will offer the premium research material. It not only contains strong argument but also supports it with empirical evidence and facts. </w:t>
      </w:r>
      <w:r w:rsidR="00780006">
        <w:rPr>
          <w:rFonts w:ascii="Times New Roman" w:hAnsi="Times New Roman" w:cs="Times New Roman"/>
          <w:sz w:val="24"/>
          <w:szCs w:val="24"/>
        </w:rPr>
        <w:t>Essentially, the</w:t>
      </w:r>
      <w:r w:rsidR="00191B04">
        <w:rPr>
          <w:rFonts w:ascii="Times New Roman" w:hAnsi="Times New Roman" w:cs="Times New Roman"/>
          <w:sz w:val="24"/>
          <w:szCs w:val="24"/>
        </w:rPr>
        <w:t>re exist tons of articles on the internet on the same topic. This article occupies the top slots because of the scintillating manner wherein the author has sketch</w:t>
      </w:r>
      <w:r w:rsidR="00875EEC">
        <w:rPr>
          <w:rFonts w:ascii="Times New Roman" w:hAnsi="Times New Roman" w:cs="Times New Roman"/>
          <w:sz w:val="24"/>
          <w:szCs w:val="24"/>
        </w:rPr>
        <w:t>ed</w:t>
      </w:r>
      <w:r w:rsidR="00191B04">
        <w:rPr>
          <w:rFonts w:ascii="Times New Roman" w:hAnsi="Times New Roman" w:cs="Times New Roman"/>
          <w:sz w:val="24"/>
          <w:szCs w:val="24"/>
        </w:rPr>
        <w:t xml:space="preserve"> the contemporary patterns observed</w:t>
      </w:r>
      <w:r w:rsidR="00461690">
        <w:rPr>
          <w:rFonts w:ascii="Times New Roman" w:hAnsi="Times New Roman" w:cs="Times New Roman"/>
          <w:sz w:val="24"/>
          <w:szCs w:val="24"/>
        </w:rPr>
        <w:t xml:space="preserve"> by the youth,</w:t>
      </w:r>
      <w:r w:rsidR="00F815C2">
        <w:rPr>
          <w:rFonts w:ascii="Times New Roman" w:hAnsi="Times New Roman" w:cs="Times New Roman"/>
          <w:sz w:val="24"/>
          <w:szCs w:val="24"/>
        </w:rPr>
        <w:t xml:space="preserve"> </w:t>
      </w:r>
      <w:r w:rsidR="0000001A">
        <w:rPr>
          <w:rFonts w:ascii="Times New Roman" w:hAnsi="Times New Roman" w:cs="Times New Roman"/>
          <w:sz w:val="24"/>
          <w:szCs w:val="24"/>
        </w:rPr>
        <w:t>the radical instances manifesting in consequent depression and the postulates of the seasoned experts and field specialists. Thus, thes</w:t>
      </w:r>
      <w:r w:rsidR="00792595">
        <w:rPr>
          <w:rFonts w:ascii="Times New Roman" w:hAnsi="Times New Roman" w:cs="Times New Roman"/>
          <w:sz w:val="24"/>
          <w:szCs w:val="24"/>
        </w:rPr>
        <w:t>e aspects make it obligatory to</w:t>
      </w:r>
      <w:r w:rsidR="00E3681A">
        <w:rPr>
          <w:rFonts w:ascii="Times New Roman" w:hAnsi="Times New Roman" w:cs="Times New Roman"/>
          <w:sz w:val="24"/>
          <w:szCs w:val="24"/>
        </w:rPr>
        <w:t xml:space="preserve"> assess the article to expand the research on the critical issue of the detrimental ramifications of the mobile data and technol</w:t>
      </w:r>
      <w:r w:rsidR="00C36EDB">
        <w:rPr>
          <w:rFonts w:ascii="Times New Roman" w:hAnsi="Times New Roman" w:cs="Times New Roman"/>
          <w:sz w:val="24"/>
          <w:szCs w:val="24"/>
        </w:rPr>
        <w:t>ogical incentives on the youth.</w:t>
      </w:r>
      <w:r w:rsidR="007B5BCD">
        <w:rPr>
          <w:rFonts w:ascii="Times New Roman" w:hAnsi="Times New Roman" w:cs="Times New Roman"/>
          <w:sz w:val="24"/>
          <w:szCs w:val="24"/>
        </w:rPr>
        <w:t xml:space="preserve"> It is worthy to mention tha</w:t>
      </w:r>
      <w:r w:rsidR="001E31B2">
        <w:rPr>
          <w:rFonts w:ascii="Times New Roman" w:hAnsi="Times New Roman" w:cs="Times New Roman"/>
          <w:sz w:val="24"/>
          <w:szCs w:val="24"/>
        </w:rPr>
        <w:t>t the author</w:t>
      </w:r>
      <w:r w:rsidR="00842DB2">
        <w:rPr>
          <w:rFonts w:ascii="Times New Roman" w:hAnsi="Times New Roman" w:cs="Times New Roman"/>
          <w:sz w:val="24"/>
          <w:szCs w:val="24"/>
        </w:rPr>
        <w:t xml:space="preserve"> </w:t>
      </w:r>
      <w:r w:rsidR="00EA454B">
        <w:rPr>
          <w:rFonts w:ascii="Times New Roman" w:hAnsi="Times New Roman" w:cs="Times New Roman"/>
          <w:sz w:val="24"/>
          <w:szCs w:val="24"/>
        </w:rPr>
        <w:t>also incorporates the r</w:t>
      </w:r>
      <w:r w:rsidR="00975438">
        <w:rPr>
          <w:rFonts w:ascii="Times New Roman" w:hAnsi="Times New Roman" w:cs="Times New Roman"/>
          <w:sz w:val="24"/>
          <w:szCs w:val="24"/>
        </w:rPr>
        <w:t xml:space="preserve">emedies to prevent the outburst of the mobile phones. Parents are endowed with the </w:t>
      </w:r>
      <w:r w:rsidR="00975438">
        <w:rPr>
          <w:rFonts w:ascii="Times New Roman" w:hAnsi="Times New Roman" w:cs="Times New Roman"/>
          <w:sz w:val="24"/>
          <w:szCs w:val="24"/>
        </w:rPr>
        <w:lastRenderedPageBreak/>
        <w:t>responsibility</w:t>
      </w:r>
      <w:r w:rsidR="008C06B1">
        <w:rPr>
          <w:rFonts w:ascii="Times New Roman" w:hAnsi="Times New Roman" w:cs="Times New Roman"/>
          <w:sz w:val="24"/>
          <w:szCs w:val="24"/>
        </w:rPr>
        <w:t xml:space="preserve"> regulate a sound mental health of their children by paying heed to the adverse consequences of the mobile phones. </w:t>
      </w: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8C06B1" w:rsidRDefault="008C06B1" w:rsidP="008C06B1">
      <w:pPr>
        <w:spacing w:after="0" w:line="480" w:lineRule="auto"/>
        <w:ind w:left="2880" w:firstLine="720"/>
        <w:rPr>
          <w:rFonts w:ascii="Times New Roman" w:hAnsi="Times New Roman" w:cs="Times New Roman"/>
          <w:sz w:val="24"/>
          <w:szCs w:val="24"/>
        </w:rPr>
      </w:pPr>
    </w:p>
    <w:p w:rsidR="004B59D5" w:rsidRPr="008C06B1" w:rsidRDefault="00AC6011" w:rsidP="008C06B1">
      <w:pPr>
        <w:spacing w:after="0" w:line="480" w:lineRule="auto"/>
        <w:ind w:left="2880" w:firstLine="720"/>
      </w:pPr>
      <w:r>
        <w:rPr>
          <w:rFonts w:ascii="Times New Roman" w:hAnsi="Times New Roman" w:cs="Times New Roman"/>
          <w:sz w:val="24"/>
          <w:szCs w:val="24"/>
        </w:rPr>
        <w:lastRenderedPageBreak/>
        <w:t>Works Cited</w:t>
      </w:r>
    </w:p>
    <w:p w:rsidR="008C06B1" w:rsidRPr="008C06B1" w:rsidRDefault="008C06B1" w:rsidP="008C06B1">
      <w:pPr>
        <w:pStyle w:val="Bibliography"/>
        <w:rPr>
          <w:rFonts w:ascii="Times New Roman" w:hAnsi="Times New Roman" w:cs="Times New Roman"/>
          <w:sz w:val="24"/>
        </w:rPr>
      </w:pPr>
      <w:proofErr w:type="spellStart"/>
      <w:r w:rsidRPr="008C06B1">
        <w:rPr>
          <w:rFonts w:ascii="Times New Roman" w:hAnsi="Times New Roman" w:cs="Times New Roman"/>
          <w:sz w:val="24"/>
          <w:szCs w:val="24"/>
        </w:rPr>
        <w:t>Haid</w:t>
      </w:r>
      <w:proofErr w:type="spellEnd"/>
      <w:r>
        <w:t xml:space="preserve">, </w:t>
      </w:r>
      <w:r>
        <w:fldChar w:fldCharType="begin"/>
      </w:r>
      <w:r>
        <w:instrText xml:space="preserve"> ADDIN ZOTERO_BIBL {"uncited":[],"omitted":[],"custom":[]} CSL_BIBLIOGRAPHY </w:instrText>
      </w:r>
      <w:r>
        <w:fldChar w:fldCharType="separate"/>
      </w:r>
      <w:r w:rsidRPr="008C06B1">
        <w:rPr>
          <w:rFonts w:ascii="Times New Roman" w:hAnsi="Times New Roman" w:cs="Times New Roman"/>
          <w:i/>
          <w:iCs/>
          <w:sz w:val="24"/>
        </w:rPr>
        <w:t>We Need to Talk About Kids and Smartphones | Time</w:t>
      </w:r>
      <w:r w:rsidRPr="008C06B1">
        <w:rPr>
          <w:rFonts w:ascii="Times New Roman" w:hAnsi="Times New Roman" w:cs="Times New Roman"/>
          <w:sz w:val="24"/>
        </w:rPr>
        <w:t>. http://time.com/4974863/kids-smartphones-depression/. Accessed 12 Mar. 2019.</w:t>
      </w:r>
    </w:p>
    <w:p w:rsidR="004B59D5" w:rsidRPr="00A8393A" w:rsidRDefault="008C06B1"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63E2" w:rsidRDefault="00F363E2">
      <w:pPr>
        <w:spacing w:after="0" w:line="240" w:lineRule="auto"/>
      </w:pPr>
      <w:r>
        <w:separator/>
      </w:r>
    </w:p>
  </w:endnote>
  <w:endnote w:type="continuationSeparator" w:id="0">
    <w:p w:rsidR="00F363E2" w:rsidRDefault="00F363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63E2" w:rsidRDefault="00F363E2">
      <w:pPr>
        <w:spacing w:after="0" w:line="240" w:lineRule="auto"/>
      </w:pPr>
      <w:r>
        <w:separator/>
      </w:r>
    </w:p>
  </w:footnote>
  <w:footnote w:type="continuationSeparator" w:id="0">
    <w:p w:rsidR="00F363E2" w:rsidRDefault="00F363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1BF3" w:rsidRPr="00A8393A" w:rsidRDefault="00AC6011"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Pr>
            <w:rFonts w:ascii="Times New Roman" w:hAnsi="Times New Roman" w:cs="Times New Roman"/>
            <w:sz w:val="24"/>
            <w:szCs w:val="24"/>
          </w:rPr>
          <w:fldChar w:fldCharType="separate"/>
        </w:r>
        <w:r w:rsidR="00B15B60">
          <w:rPr>
            <w:rFonts w:ascii="Times New Roman" w:hAnsi="Times New Roman" w:cs="Times New Roman"/>
            <w:noProof/>
            <w:sz w:val="24"/>
            <w:szCs w:val="24"/>
          </w:rPr>
          <w:t>4</w:t>
        </w:r>
        <w:r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01A"/>
    <w:rsid w:val="00000A7E"/>
    <w:rsid w:val="00003E10"/>
    <w:rsid w:val="00004668"/>
    <w:rsid w:val="000048AB"/>
    <w:rsid w:val="000050B6"/>
    <w:rsid w:val="000101D6"/>
    <w:rsid w:val="000115E6"/>
    <w:rsid w:val="000122AB"/>
    <w:rsid w:val="0001276C"/>
    <w:rsid w:val="00017970"/>
    <w:rsid w:val="00017DA7"/>
    <w:rsid w:val="00021065"/>
    <w:rsid w:val="00023658"/>
    <w:rsid w:val="00023754"/>
    <w:rsid w:val="00025270"/>
    <w:rsid w:val="0002749C"/>
    <w:rsid w:val="00027F1D"/>
    <w:rsid w:val="00030D54"/>
    <w:rsid w:val="00031A1A"/>
    <w:rsid w:val="0003426B"/>
    <w:rsid w:val="000471CD"/>
    <w:rsid w:val="00047386"/>
    <w:rsid w:val="00047AC1"/>
    <w:rsid w:val="0006067B"/>
    <w:rsid w:val="0006098C"/>
    <w:rsid w:val="00061220"/>
    <w:rsid w:val="00072C1B"/>
    <w:rsid w:val="000765A0"/>
    <w:rsid w:val="000806DD"/>
    <w:rsid w:val="00086650"/>
    <w:rsid w:val="00086936"/>
    <w:rsid w:val="00087BA8"/>
    <w:rsid w:val="000A2BE5"/>
    <w:rsid w:val="000A30DF"/>
    <w:rsid w:val="000A631F"/>
    <w:rsid w:val="000A6A12"/>
    <w:rsid w:val="000B788A"/>
    <w:rsid w:val="000B7FB2"/>
    <w:rsid w:val="000C243F"/>
    <w:rsid w:val="000C37FE"/>
    <w:rsid w:val="000C5E38"/>
    <w:rsid w:val="000D3D34"/>
    <w:rsid w:val="000D41B1"/>
    <w:rsid w:val="000D7E9B"/>
    <w:rsid w:val="000E132D"/>
    <w:rsid w:val="000E39CA"/>
    <w:rsid w:val="000F0A7C"/>
    <w:rsid w:val="000F2862"/>
    <w:rsid w:val="000F33B9"/>
    <w:rsid w:val="001063A6"/>
    <w:rsid w:val="00114927"/>
    <w:rsid w:val="001176F1"/>
    <w:rsid w:val="00122BEA"/>
    <w:rsid w:val="00126D87"/>
    <w:rsid w:val="00130100"/>
    <w:rsid w:val="001313B1"/>
    <w:rsid w:val="00131824"/>
    <w:rsid w:val="00133C9C"/>
    <w:rsid w:val="0013413E"/>
    <w:rsid w:val="001342AB"/>
    <w:rsid w:val="001377F6"/>
    <w:rsid w:val="00141502"/>
    <w:rsid w:val="001515AB"/>
    <w:rsid w:val="00162EDC"/>
    <w:rsid w:val="00170B25"/>
    <w:rsid w:val="0017180F"/>
    <w:rsid w:val="00172794"/>
    <w:rsid w:val="00176855"/>
    <w:rsid w:val="001853F5"/>
    <w:rsid w:val="001905C4"/>
    <w:rsid w:val="00190AE6"/>
    <w:rsid w:val="00191B04"/>
    <w:rsid w:val="001A3700"/>
    <w:rsid w:val="001B13CF"/>
    <w:rsid w:val="001C3A59"/>
    <w:rsid w:val="001C6DB3"/>
    <w:rsid w:val="001D3D0D"/>
    <w:rsid w:val="001D57EF"/>
    <w:rsid w:val="001D75DC"/>
    <w:rsid w:val="001E16F8"/>
    <w:rsid w:val="001E31B2"/>
    <w:rsid w:val="001E3E7A"/>
    <w:rsid w:val="001E5055"/>
    <w:rsid w:val="001E6398"/>
    <w:rsid w:val="001F03A9"/>
    <w:rsid w:val="001F7F0A"/>
    <w:rsid w:val="00201114"/>
    <w:rsid w:val="00204082"/>
    <w:rsid w:val="0020594A"/>
    <w:rsid w:val="00207020"/>
    <w:rsid w:val="002110BD"/>
    <w:rsid w:val="002128DC"/>
    <w:rsid w:val="0021290B"/>
    <w:rsid w:val="00213CB8"/>
    <w:rsid w:val="002225E5"/>
    <w:rsid w:val="002324B1"/>
    <w:rsid w:val="0023333D"/>
    <w:rsid w:val="00233657"/>
    <w:rsid w:val="00241B5C"/>
    <w:rsid w:val="00245728"/>
    <w:rsid w:val="00252E36"/>
    <w:rsid w:val="00256C51"/>
    <w:rsid w:val="00263306"/>
    <w:rsid w:val="00264160"/>
    <w:rsid w:val="002646C2"/>
    <w:rsid w:val="00270BCB"/>
    <w:rsid w:val="0027162B"/>
    <w:rsid w:val="00272AE9"/>
    <w:rsid w:val="002740FD"/>
    <w:rsid w:val="00275B08"/>
    <w:rsid w:val="002777A0"/>
    <w:rsid w:val="00282BED"/>
    <w:rsid w:val="00287C80"/>
    <w:rsid w:val="00292521"/>
    <w:rsid w:val="002A37C9"/>
    <w:rsid w:val="002A6446"/>
    <w:rsid w:val="002B2CD0"/>
    <w:rsid w:val="002C4D66"/>
    <w:rsid w:val="002D0674"/>
    <w:rsid w:val="002D301F"/>
    <w:rsid w:val="002D499B"/>
    <w:rsid w:val="002D5EF6"/>
    <w:rsid w:val="002D65CE"/>
    <w:rsid w:val="002E601B"/>
    <w:rsid w:val="002F108E"/>
    <w:rsid w:val="002F3734"/>
    <w:rsid w:val="00305034"/>
    <w:rsid w:val="0031547C"/>
    <w:rsid w:val="003244FA"/>
    <w:rsid w:val="00351079"/>
    <w:rsid w:val="0035333E"/>
    <w:rsid w:val="00353A5A"/>
    <w:rsid w:val="00354771"/>
    <w:rsid w:val="0035689E"/>
    <w:rsid w:val="00357D16"/>
    <w:rsid w:val="0036442D"/>
    <w:rsid w:val="00374F0A"/>
    <w:rsid w:val="0038143E"/>
    <w:rsid w:val="003827F2"/>
    <w:rsid w:val="0039108E"/>
    <w:rsid w:val="0039129D"/>
    <w:rsid w:val="003A13AA"/>
    <w:rsid w:val="003A254E"/>
    <w:rsid w:val="003A32AF"/>
    <w:rsid w:val="003A3965"/>
    <w:rsid w:val="003B0486"/>
    <w:rsid w:val="003B5FAC"/>
    <w:rsid w:val="003C1FC1"/>
    <w:rsid w:val="003C22DF"/>
    <w:rsid w:val="003D2B4C"/>
    <w:rsid w:val="003D406F"/>
    <w:rsid w:val="003E6E13"/>
    <w:rsid w:val="003F098A"/>
    <w:rsid w:val="003F15BE"/>
    <w:rsid w:val="003F5F92"/>
    <w:rsid w:val="003F64C0"/>
    <w:rsid w:val="003F68C3"/>
    <w:rsid w:val="00400D29"/>
    <w:rsid w:val="00403623"/>
    <w:rsid w:val="00406C2D"/>
    <w:rsid w:val="00420EC0"/>
    <w:rsid w:val="00421843"/>
    <w:rsid w:val="00423174"/>
    <w:rsid w:val="004231B3"/>
    <w:rsid w:val="00425EC2"/>
    <w:rsid w:val="00431DAC"/>
    <w:rsid w:val="00442A91"/>
    <w:rsid w:val="00443AA5"/>
    <w:rsid w:val="004529B7"/>
    <w:rsid w:val="00460C40"/>
    <w:rsid w:val="00461690"/>
    <w:rsid w:val="00463A0D"/>
    <w:rsid w:val="00476806"/>
    <w:rsid w:val="00487F00"/>
    <w:rsid w:val="004940C6"/>
    <w:rsid w:val="00496693"/>
    <w:rsid w:val="004A064B"/>
    <w:rsid w:val="004A1E8B"/>
    <w:rsid w:val="004A320A"/>
    <w:rsid w:val="004B161E"/>
    <w:rsid w:val="004B59D5"/>
    <w:rsid w:val="004B5ACF"/>
    <w:rsid w:val="004B6824"/>
    <w:rsid w:val="004C0218"/>
    <w:rsid w:val="004C18A6"/>
    <w:rsid w:val="004C273C"/>
    <w:rsid w:val="004C71DA"/>
    <w:rsid w:val="004D066F"/>
    <w:rsid w:val="004D1B1F"/>
    <w:rsid w:val="004D318F"/>
    <w:rsid w:val="004D515D"/>
    <w:rsid w:val="004D52F9"/>
    <w:rsid w:val="004D69FC"/>
    <w:rsid w:val="004E189E"/>
    <w:rsid w:val="004E3BC4"/>
    <w:rsid w:val="004E6516"/>
    <w:rsid w:val="004F0EBD"/>
    <w:rsid w:val="004F36BF"/>
    <w:rsid w:val="004F3736"/>
    <w:rsid w:val="004F46DD"/>
    <w:rsid w:val="004F7595"/>
    <w:rsid w:val="00500A90"/>
    <w:rsid w:val="00502CB9"/>
    <w:rsid w:val="00502D2E"/>
    <w:rsid w:val="00505B10"/>
    <w:rsid w:val="005060E1"/>
    <w:rsid w:val="00522124"/>
    <w:rsid w:val="005233CD"/>
    <w:rsid w:val="0052536A"/>
    <w:rsid w:val="005265C0"/>
    <w:rsid w:val="00531BD8"/>
    <w:rsid w:val="0053391B"/>
    <w:rsid w:val="00535A14"/>
    <w:rsid w:val="00541435"/>
    <w:rsid w:val="005467F8"/>
    <w:rsid w:val="00561364"/>
    <w:rsid w:val="005662E2"/>
    <w:rsid w:val="00567098"/>
    <w:rsid w:val="00577785"/>
    <w:rsid w:val="0058424C"/>
    <w:rsid w:val="00585049"/>
    <w:rsid w:val="00586A34"/>
    <w:rsid w:val="00587E71"/>
    <w:rsid w:val="005A0559"/>
    <w:rsid w:val="005A0B3A"/>
    <w:rsid w:val="005A1373"/>
    <w:rsid w:val="005A307B"/>
    <w:rsid w:val="005A42A6"/>
    <w:rsid w:val="005B152E"/>
    <w:rsid w:val="005B5A0C"/>
    <w:rsid w:val="005C0965"/>
    <w:rsid w:val="005C0981"/>
    <w:rsid w:val="005C2230"/>
    <w:rsid w:val="005C433E"/>
    <w:rsid w:val="005D34D5"/>
    <w:rsid w:val="005E1E16"/>
    <w:rsid w:val="005E2A16"/>
    <w:rsid w:val="005E44AD"/>
    <w:rsid w:val="005F2C33"/>
    <w:rsid w:val="00606AF3"/>
    <w:rsid w:val="006110A9"/>
    <w:rsid w:val="00614390"/>
    <w:rsid w:val="006149F1"/>
    <w:rsid w:val="006165D6"/>
    <w:rsid w:val="00623EA1"/>
    <w:rsid w:val="00624516"/>
    <w:rsid w:val="00625408"/>
    <w:rsid w:val="006379F7"/>
    <w:rsid w:val="00646419"/>
    <w:rsid w:val="00646A71"/>
    <w:rsid w:val="006625C9"/>
    <w:rsid w:val="00662B90"/>
    <w:rsid w:val="0066409E"/>
    <w:rsid w:val="00664468"/>
    <w:rsid w:val="00667A66"/>
    <w:rsid w:val="00670594"/>
    <w:rsid w:val="00672293"/>
    <w:rsid w:val="00672D52"/>
    <w:rsid w:val="00676B2C"/>
    <w:rsid w:val="0068047A"/>
    <w:rsid w:val="00682C1C"/>
    <w:rsid w:val="00691E5F"/>
    <w:rsid w:val="006928B0"/>
    <w:rsid w:val="006936C2"/>
    <w:rsid w:val="00696BF6"/>
    <w:rsid w:val="006A0180"/>
    <w:rsid w:val="006A12FA"/>
    <w:rsid w:val="006A3DD4"/>
    <w:rsid w:val="006A4F7E"/>
    <w:rsid w:val="006B2170"/>
    <w:rsid w:val="006B367C"/>
    <w:rsid w:val="006B573A"/>
    <w:rsid w:val="006B69BC"/>
    <w:rsid w:val="006C2777"/>
    <w:rsid w:val="006C42F4"/>
    <w:rsid w:val="006C786F"/>
    <w:rsid w:val="006D2EF8"/>
    <w:rsid w:val="006D3DF5"/>
    <w:rsid w:val="006D6792"/>
    <w:rsid w:val="006D70BD"/>
    <w:rsid w:val="006D71D3"/>
    <w:rsid w:val="006E15F4"/>
    <w:rsid w:val="006E3D9A"/>
    <w:rsid w:val="006E4B0C"/>
    <w:rsid w:val="006E5064"/>
    <w:rsid w:val="006E522A"/>
    <w:rsid w:val="006E757B"/>
    <w:rsid w:val="006F6666"/>
    <w:rsid w:val="00701BCD"/>
    <w:rsid w:val="00705408"/>
    <w:rsid w:val="007104A8"/>
    <w:rsid w:val="00710EB7"/>
    <w:rsid w:val="00713FB8"/>
    <w:rsid w:val="007149C3"/>
    <w:rsid w:val="007220A1"/>
    <w:rsid w:val="00725ADB"/>
    <w:rsid w:val="00727D0E"/>
    <w:rsid w:val="007300B6"/>
    <w:rsid w:val="00731E61"/>
    <w:rsid w:val="00737472"/>
    <w:rsid w:val="00743EA9"/>
    <w:rsid w:val="00760570"/>
    <w:rsid w:val="00761DE4"/>
    <w:rsid w:val="007704BA"/>
    <w:rsid w:val="007712E7"/>
    <w:rsid w:val="00775832"/>
    <w:rsid w:val="00780006"/>
    <w:rsid w:val="00792357"/>
    <w:rsid w:val="00792595"/>
    <w:rsid w:val="007928B3"/>
    <w:rsid w:val="00794D86"/>
    <w:rsid w:val="0079671D"/>
    <w:rsid w:val="007A3E73"/>
    <w:rsid w:val="007B1CA2"/>
    <w:rsid w:val="007B4B6B"/>
    <w:rsid w:val="007B576F"/>
    <w:rsid w:val="007B5A2E"/>
    <w:rsid w:val="007B5BCD"/>
    <w:rsid w:val="007D619F"/>
    <w:rsid w:val="007E000B"/>
    <w:rsid w:val="007E217F"/>
    <w:rsid w:val="007E2C36"/>
    <w:rsid w:val="007F4C42"/>
    <w:rsid w:val="007F5204"/>
    <w:rsid w:val="008003D8"/>
    <w:rsid w:val="00802D19"/>
    <w:rsid w:val="00805F7D"/>
    <w:rsid w:val="00810272"/>
    <w:rsid w:val="008162F9"/>
    <w:rsid w:val="0081779D"/>
    <w:rsid w:val="00830867"/>
    <w:rsid w:val="00830ECF"/>
    <w:rsid w:val="00831534"/>
    <w:rsid w:val="00832EA8"/>
    <w:rsid w:val="00833E8E"/>
    <w:rsid w:val="00835737"/>
    <w:rsid w:val="008406B9"/>
    <w:rsid w:val="00842DB2"/>
    <w:rsid w:val="008448E4"/>
    <w:rsid w:val="00853BD9"/>
    <w:rsid w:val="00855E1B"/>
    <w:rsid w:val="00865521"/>
    <w:rsid w:val="008677B7"/>
    <w:rsid w:val="008678EC"/>
    <w:rsid w:val="00872FBC"/>
    <w:rsid w:val="00875601"/>
    <w:rsid w:val="00875EEC"/>
    <w:rsid w:val="00883898"/>
    <w:rsid w:val="00883EFF"/>
    <w:rsid w:val="008945E6"/>
    <w:rsid w:val="0089628F"/>
    <w:rsid w:val="008A483F"/>
    <w:rsid w:val="008B195B"/>
    <w:rsid w:val="008B7A42"/>
    <w:rsid w:val="008C06B1"/>
    <w:rsid w:val="008C0D50"/>
    <w:rsid w:val="008D34B1"/>
    <w:rsid w:val="008D395C"/>
    <w:rsid w:val="008D57EA"/>
    <w:rsid w:val="008D7592"/>
    <w:rsid w:val="008E0D27"/>
    <w:rsid w:val="008E5385"/>
    <w:rsid w:val="008E66A3"/>
    <w:rsid w:val="008F255A"/>
    <w:rsid w:val="008F6F67"/>
    <w:rsid w:val="00905AE9"/>
    <w:rsid w:val="00905D9F"/>
    <w:rsid w:val="0091135D"/>
    <w:rsid w:val="009126D8"/>
    <w:rsid w:val="00914B29"/>
    <w:rsid w:val="009341C5"/>
    <w:rsid w:val="00936C2F"/>
    <w:rsid w:val="00942708"/>
    <w:rsid w:val="00945C5A"/>
    <w:rsid w:val="00950EC0"/>
    <w:rsid w:val="009612C0"/>
    <w:rsid w:val="0096427A"/>
    <w:rsid w:val="00964F53"/>
    <w:rsid w:val="009672A9"/>
    <w:rsid w:val="00967D01"/>
    <w:rsid w:val="00971BBF"/>
    <w:rsid w:val="00975438"/>
    <w:rsid w:val="009852FC"/>
    <w:rsid w:val="00985DE6"/>
    <w:rsid w:val="00985DF4"/>
    <w:rsid w:val="00986A18"/>
    <w:rsid w:val="009957E4"/>
    <w:rsid w:val="009A1AE9"/>
    <w:rsid w:val="009A3E5B"/>
    <w:rsid w:val="009A7EA5"/>
    <w:rsid w:val="009B3F91"/>
    <w:rsid w:val="009B51A6"/>
    <w:rsid w:val="009C10E0"/>
    <w:rsid w:val="009C2A01"/>
    <w:rsid w:val="009E782F"/>
    <w:rsid w:val="009E791F"/>
    <w:rsid w:val="009F09DC"/>
    <w:rsid w:val="00A02BC7"/>
    <w:rsid w:val="00A12EF5"/>
    <w:rsid w:val="00A166CC"/>
    <w:rsid w:val="00A16730"/>
    <w:rsid w:val="00A242E5"/>
    <w:rsid w:val="00A31342"/>
    <w:rsid w:val="00A36AB9"/>
    <w:rsid w:val="00A378BB"/>
    <w:rsid w:val="00A46AD1"/>
    <w:rsid w:val="00A5027D"/>
    <w:rsid w:val="00A50E1C"/>
    <w:rsid w:val="00A5191D"/>
    <w:rsid w:val="00A64423"/>
    <w:rsid w:val="00A676A1"/>
    <w:rsid w:val="00A72952"/>
    <w:rsid w:val="00A736A1"/>
    <w:rsid w:val="00A766F3"/>
    <w:rsid w:val="00A77279"/>
    <w:rsid w:val="00A81BF3"/>
    <w:rsid w:val="00A829CB"/>
    <w:rsid w:val="00A8393A"/>
    <w:rsid w:val="00A86CEA"/>
    <w:rsid w:val="00A87FD1"/>
    <w:rsid w:val="00A977E4"/>
    <w:rsid w:val="00AA13D8"/>
    <w:rsid w:val="00AA256C"/>
    <w:rsid w:val="00AB27A0"/>
    <w:rsid w:val="00AB4C40"/>
    <w:rsid w:val="00AB5D2B"/>
    <w:rsid w:val="00AC326E"/>
    <w:rsid w:val="00AC3581"/>
    <w:rsid w:val="00AC6011"/>
    <w:rsid w:val="00AE72B9"/>
    <w:rsid w:val="00AF0547"/>
    <w:rsid w:val="00B015D7"/>
    <w:rsid w:val="00B10C7E"/>
    <w:rsid w:val="00B14EFD"/>
    <w:rsid w:val="00B15B60"/>
    <w:rsid w:val="00B24CC8"/>
    <w:rsid w:val="00B2707C"/>
    <w:rsid w:val="00B36436"/>
    <w:rsid w:val="00B37643"/>
    <w:rsid w:val="00B40FBC"/>
    <w:rsid w:val="00B5137E"/>
    <w:rsid w:val="00B54C32"/>
    <w:rsid w:val="00B62876"/>
    <w:rsid w:val="00B92586"/>
    <w:rsid w:val="00BA2D96"/>
    <w:rsid w:val="00BA532E"/>
    <w:rsid w:val="00BA6112"/>
    <w:rsid w:val="00BB18F1"/>
    <w:rsid w:val="00BB28A8"/>
    <w:rsid w:val="00BB64F2"/>
    <w:rsid w:val="00BB728E"/>
    <w:rsid w:val="00BC6F56"/>
    <w:rsid w:val="00BD2C2D"/>
    <w:rsid w:val="00BD6869"/>
    <w:rsid w:val="00BE4B78"/>
    <w:rsid w:val="00BE5739"/>
    <w:rsid w:val="00BF0583"/>
    <w:rsid w:val="00C0037E"/>
    <w:rsid w:val="00C00F04"/>
    <w:rsid w:val="00C04D01"/>
    <w:rsid w:val="00C07189"/>
    <w:rsid w:val="00C07AEC"/>
    <w:rsid w:val="00C11B76"/>
    <w:rsid w:val="00C121D3"/>
    <w:rsid w:val="00C16D81"/>
    <w:rsid w:val="00C25DC9"/>
    <w:rsid w:val="00C264D2"/>
    <w:rsid w:val="00C31A1D"/>
    <w:rsid w:val="00C33769"/>
    <w:rsid w:val="00C352EE"/>
    <w:rsid w:val="00C369B0"/>
    <w:rsid w:val="00C36EDB"/>
    <w:rsid w:val="00C37A7C"/>
    <w:rsid w:val="00C37B64"/>
    <w:rsid w:val="00C4220E"/>
    <w:rsid w:val="00C46B41"/>
    <w:rsid w:val="00C575DD"/>
    <w:rsid w:val="00C64594"/>
    <w:rsid w:val="00C64708"/>
    <w:rsid w:val="00C67138"/>
    <w:rsid w:val="00C67E13"/>
    <w:rsid w:val="00C73D32"/>
    <w:rsid w:val="00C77C3C"/>
    <w:rsid w:val="00C83A38"/>
    <w:rsid w:val="00C856B2"/>
    <w:rsid w:val="00C91D02"/>
    <w:rsid w:val="00C92F36"/>
    <w:rsid w:val="00C94A3E"/>
    <w:rsid w:val="00C95739"/>
    <w:rsid w:val="00CB2F72"/>
    <w:rsid w:val="00CB4199"/>
    <w:rsid w:val="00CB4DB8"/>
    <w:rsid w:val="00CC2126"/>
    <w:rsid w:val="00CC3C5F"/>
    <w:rsid w:val="00CC6783"/>
    <w:rsid w:val="00CD029E"/>
    <w:rsid w:val="00CD15D1"/>
    <w:rsid w:val="00CD3396"/>
    <w:rsid w:val="00CD4DEB"/>
    <w:rsid w:val="00CD52E4"/>
    <w:rsid w:val="00CD61EC"/>
    <w:rsid w:val="00CD6B8F"/>
    <w:rsid w:val="00CE3824"/>
    <w:rsid w:val="00CE7052"/>
    <w:rsid w:val="00CF00C9"/>
    <w:rsid w:val="00CF2129"/>
    <w:rsid w:val="00CF251D"/>
    <w:rsid w:val="00CF2A1C"/>
    <w:rsid w:val="00CF64E4"/>
    <w:rsid w:val="00D00F98"/>
    <w:rsid w:val="00D0114B"/>
    <w:rsid w:val="00D045A3"/>
    <w:rsid w:val="00D13036"/>
    <w:rsid w:val="00D16C54"/>
    <w:rsid w:val="00D326DF"/>
    <w:rsid w:val="00D33C50"/>
    <w:rsid w:val="00D34E08"/>
    <w:rsid w:val="00D36E90"/>
    <w:rsid w:val="00D4304E"/>
    <w:rsid w:val="00D51AE7"/>
    <w:rsid w:val="00D542B2"/>
    <w:rsid w:val="00D60E83"/>
    <w:rsid w:val="00D62A49"/>
    <w:rsid w:val="00D743BC"/>
    <w:rsid w:val="00D74957"/>
    <w:rsid w:val="00D756C6"/>
    <w:rsid w:val="00D75A87"/>
    <w:rsid w:val="00D75B43"/>
    <w:rsid w:val="00D76D51"/>
    <w:rsid w:val="00D84B40"/>
    <w:rsid w:val="00D84E27"/>
    <w:rsid w:val="00D85C61"/>
    <w:rsid w:val="00DA4278"/>
    <w:rsid w:val="00DB5AB2"/>
    <w:rsid w:val="00DB6E19"/>
    <w:rsid w:val="00DC62B9"/>
    <w:rsid w:val="00DC7FDE"/>
    <w:rsid w:val="00DD3051"/>
    <w:rsid w:val="00DD3F5B"/>
    <w:rsid w:val="00DD4200"/>
    <w:rsid w:val="00DE24E1"/>
    <w:rsid w:val="00DE525E"/>
    <w:rsid w:val="00DF038D"/>
    <w:rsid w:val="00DF4EC9"/>
    <w:rsid w:val="00DF69DA"/>
    <w:rsid w:val="00E02C8B"/>
    <w:rsid w:val="00E077B8"/>
    <w:rsid w:val="00E07884"/>
    <w:rsid w:val="00E12BDB"/>
    <w:rsid w:val="00E13679"/>
    <w:rsid w:val="00E1377A"/>
    <w:rsid w:val="00E147DE"/>
    <w:rsid w:val="00E214E3"/>
    <w:rsid w:val="00E2271E"/>
    <w:rsid w:val="00E26091"/>
    <w:rsid w:val="00E3681A"/>
    <w:rsid w:val="00E42694"/>
    <w:rsid w:val="00E428A6"/>
    <w:rsid w:val="00E50AE0"/>
    <w:rsid w:val="00E5171A"/>
    <w:rsid w:val="00E55383"/>
    <w:rsid w:val="00E57C76"/>
    <w:rsid w:val="00E57E83"/>
    <w:rsid w:val="00E61CBE"/>
    <w:rsid w:val="00E70786"/>
    <w:rsid w:val="00E732AD"/>
    <w:rsid w:val="00E751F2"/>
    <w:rsid w:val="00E81B98"/>
    <w:rsid w:val="00E94585"/>
    <w:rsid w:val="00E956CD"/>
    <w:rsid w:val="00E95F12"/>
    <w:rsid w:val="00EA2418"/>
    <w:rsid w:val="00EA454B"/>
    <w:rsid w:val="00EA5038"/>
    <w:rsid w:val="00EA558A"/>
    <w:rsid w:val="00EA73FD"/>
    <w:rsid w:val="00EB2204"/>
    <w:rsid w:val="00EB4165"/>
    <w:rsid w:val="00EB45ED"/>
    <w:rsid w:val="00EB6213"/>
    <w:rsid w:val="00EC1DB3"/>
    <w:rsid w:val="00EC693C"/>
    <w:rsid w:val="00EC78CD"/>
    <w:rsid w:val="00ED1E5A"/>
    <w:rsid w:val="00ED606C"/>
    <w:rsid w:val="00ED6CF7"/>
    <w:rsid w:val="00EE18BB"/>
    <w:rsid w:val="00EE28DD"/>
    <w:rsid w:val="00EE28E7"/>
    <w:rsid w:val="00EE63A5"/>
    <w:rsid w:val="00EF34E3"/>
    <w:rsid w:val="00EF44AA"/>
    <w:rsid w:val="00EF75A2"/>
    <w:rsid w:val="00F13C27"/>
    <w:rsid w:val="00F13C54"/>
    <w:rsid w:val="00F363E2"/>
    <w:rsid w:val="00F377D9"/>
    <w:rsid w:val="00F52235"/>
    <w:rsid w:val="00F57947"/>
    <w:rsid w:val="00F61C94"/>
    <w:rsid w:val="00F63A17"/>
    <w:rsid w:val="00F65B22"/>
    <w:rsid w:val="00F65B56"/>
    <w:rsid w:val="00F71438"/>
    <w:rsid w:val="00F76FCF"/>
    <w:rsid w:val="00F815C2"/>
    <w:rsid w:val="00F84217"/>
    <w:rsid w:val="00FA37E9"/>
    <w:rsid w:val="00FC0598"/>
    <w:rsid w:val="00FC3856"/>
    <w:rsid w:val="00FC63A3"/>
    <w:rsid w:val="00FD4D33"/>
    <w:rsid w:val="00FD69C7"/>
    <w:rsid w:val="00FD7F86"/>
    <w:rsid w:val="00FE2157"/>
    <w:rsid w:val="00FE31A3"/>
    <w:rsid w:val="00FE3E1C"/>
    <w:rsid w:val="00FF5277"/>
    <w:rsid w:val="00FF5BED"/>
    <w:rsid w:val="00FF6E5F"/>
    <w:rsid w:val="00FF7223"/>
    <w:rsid w:val="00FF72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88BDFBF-0596-42D8-BABF-DA4AABECC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6149F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627</Words>
  <Characters>3575</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arslan</cp:lastModifiedBy>
  <cp:revision>3</cp:revision>
  <dcterms:created xsi:type="dcterms:W3CDTF">2019-03-12T17:37:00Z</dcterms:created>
  <dcterms:modified xsi:type="dcterms:W3CDTF">2019-03-12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20CO3SAz"/&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